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82F00" w:rsidRPr="00E42D71" w:rsidRDefault="00782F00" w:rsidP="00782F00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42D71">
        <w:rPr>
          <w:rFonts w:ascii="Times New Roman" w:hAnsi="Times New Roman" w:cs="Times New Roman"/>
          <w:b/>
          <w:sz w:val="24"/>
          <w:szCs w:val="24"/>
          <w:lang w:val="en-US"/>
        </w:rPr>
        <w:t>Ref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e</w:t>
      </w:r>
      <w:r w:rsidRPr="00E42D71">
        <w:rPr>
          <w:rFonts w:ascii="Times New Roman" w:hAnsi="Times New Roman" w:cs="Times New Roman"/>
          <w:b/>
          <w:sz w:val="24"/>
          <w:szCs w:val="24"/>
          <w:lang w:val="en-US"/>
        </w:rPr>
        <w:t xml:space="preserve">rences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S1-32</w:t>
      </w:r>
    </w:p>
    <w:p w:rsidR="00782F00" w:rsidRPr="00700F8E" w:rsidRDefault="00782F00" w:rsidP="00782F0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700F8E">
        <w:rPr>
          <w:rFonts w:ascii="Times New Roman" w:hAnsi="Times New Roman" w:cs="Times New Roman"/>
          <w:lang w:val="en-US"/>
        </w:rPr>
        <w:fldChar w:fldCharType="begin">
          <w:fldData xml:space="preserve">L2FjY2Vzc2lvbi1udW0+PHdvcmstdHlwZT5DbGluaWNhbCBUcmlhbCYjeEQ7UmFuZG9taXplZCBD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</w:fldData>
        </w:fldChar>
      </w:r>
      <w:r w:rsidRPr="00700F8E">
        <w:rPr>
          <w:rFonts w:ascii="Times New Roman" w:hAnsi="Times New Roman" w:cs="Times New Roman"/>
          <w:lang w:val="en-US"/>
        </w:rPr>
        <w:instrText xml:space="preserve"> ADDIN EN.CITE </w:instrText>
      </w:r>
      <w:r w:rsidRPr="00700F8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Ta292PC9BdXRob3I+PFllYXI+MTk5OTwvWWVhcj48UmVj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==
</w:fldData>
        </w:fldChar>
      </w:r>
      <w:r w:rsidRPr="00700F8E">
        <w:rPr>
          <w:rFonts w:ascii="Times New Roman" w:hAnsi="Times New Roman" w:cs="Times New Roman"/>
          <w:lang w:val="en-US"/>
        </w:rPr>
        <w:instrText xml:space="preserve"> ADDIN EN.CITE.DATA </w:instrText>
      </w:r>
      <w:r w:rsidRPr="00700F8E">
        <w:rPr>
          <w:rFonts w:ascii="Times New Roman" w:hAnsi="Times New Roman" w:cs="Times New Roman"/>
          <w:lang w:val="en-US"/>
        </w:rPr>
      </w:r>
      <w:r w:rsidRPr="00700F8E">
        <w:rPr>
          <w:rFonts w:ascii="Times New Roman" w:hAnsi="Times New Roman" w:cs="Times New Roman"/>
          <w:lang w:val="en-US"/>
        </w:rPr>
        <w:fldChar w:fldCharType="end"/>
      </w:r>
      <w:r w:rsidRPr="00700F8E">
        <w:rPr>
          <w:rFonts w:ascii="Times New Roman" w:hAnsi="Times New Roman" w:cs="Times New Roman"/>
          <w:lang w:val="en-US"/>
        </w:rPr>
        <w:fldChar w:fldCharType="begin">
          <w:fldData xml:space="preserve">c2NvbWJlLU1hcnNoPC9BdXRob3I+PFllYXI+MjAwNTwvWWVhcj48UmVjTnVtPjE4MDY8L1JlY051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==
</w:fldData>
        </w:fldChar>
      </w:r>
      <w:r w:rsidRPr="00700F8E">
        <w:rPr>
          <w:rFonts w:ascii="Times New Roman" w:hAnsi="Times New Roman" w:cs="Times New Roman"/>
          <w:lang w:val="en-US"/>
        </w:rPr>
        <w:instrText xml:space="preserve"> ADDIN EN.CITE.DATA </w:instrText>
      </w:r>
      <w:r w:rsidRPr="00700F8E">
        <w:rPr>
          <w:rFonts w:ascii="Times New Roman" w:hAnsi="Times New Roman" w:cs="Times New Roman"/>
          <w:lang w:val="en-US"/>
        </w:rPr>
      </w:r>
      <w:r w:rsidRPr="00700F8E">
        <w:rPr>
          <w:rFonts w:ascii="Times New Roman" w:hAnsi="Times New Roman" w:cs="Times New Roman"/>
          <w:lang w:val="en-US"/>
        </w:rPr>
        <w:fldChar w:fldCharType="end"/>
      </w:r>
      <w:r w:rsidRPr="00700F8E">
        <w:rPr>
          <w:rFonts w:ascii="Times New Roman" w:hAnsi="Times New Roman" w:cs="Times New Roman"/>
          <w:lang w:val="en-US"/>
        </w:rPr>
        <w:fldChar w:fldCharType="begin">
          <w:fldData xml:space="preserve">L2FjY2Vzc2lvbi1udW0+PHdvcmstdHlwZT5DbGluaWNhbCBUcmlhbCYjeEQ7UmFuZG9taXplZCBD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</w:fldData>
        </w:fldChar>
      </w:r>
      <w:r w:rsidRPr="00700F8E">
        <w:rPr>
          <w:rFonts w:ascii="Times New Roman" w:hAnsi="Times New Roman" w:cs="Times New Roman"/>
          <w:lang w:val="en-US"/>
        </w:rPr>
        <w:instrText xml:space="preserve"> ADDIN EN.CITE.DATA </w:instrText>
      </w:r>
      <w:r w:rsidRPr="00700F8E">
        <w:rPr>
          <w:rFonts w:ascii="Times New Roman" w:hAnsi="Times New Roman" w:cs="Times New Roman"/>
          <w:lang w:val="en-US"/>
        </w:rPr>
      </w:r>
      <w:r w:rsidRPr="00700F8E">
        <w:rPr>
          <w:rFonts w:ascii="Times New Roman" w:hAnsi="Times New Roman" w:cs="Times New Roman"/>
          <w:lang w:val="en-US"/>
        </w:rPr>
        <w:fldChar w:fldCharType="end"/>
      </w:r>
      <w:r w:rsidRPr="00700F8E">
        <w:rPr>
          <w:rFonts w:ascii="Times New Roman" w:hAnsi="Times New Roman" w:cs="Times New Roman"/>
          <w:lang w:val="en-US"/>
        </w:rPr>
      </w:r>
      <w:r w:rsidRPr="00700F8E">
        <w:rPr>
          <w:rFonts w:ascii="Times New Roman" w:hAnsi="Times New Roman" w:cs="Times New Roman"/>
          <w:lang w:val="en-US"/>
        </w:rPr>
        <w:fldChar w:fldCharType="separate"/>
      </w:r>
      <w:r w:rsidRPr="00700F8E">
        <w:rPr>
          <w:rFonts w:ascii="Times New Roman" w:hAnsi="Times New Roman" w:cs="Times New Roman"/>
          <w:noProof/>
          <w:lang w:val="en-US"/>
        </w:rPr>
        <w:t>[</w:t>
      </w:r>
      <w:hyperlink w:anchor="_ENREF_1" w:tooltip="Skov, 1999 #1790" w:history="1">
        <w:r w:rsidRPr="00700F8E">
          <w:rPr>
            <w:rFonts w:ascii="Times New Roman" w:hAnsi="Times New Roman" w:cs="Times New Roman"/>
            <w:noProof/>
            <w:lang w:val="en-US"/>
          </w:rPr>
          <w:t>1-32</w:t>
        </w:r>
      </w:hyperlink>
      <w:r w:rsidRPr="00700F8E">
        <w:rPr>
          <w:rFonts w:ascii="Times New Roman" w:hAnsi="Times New Roman" w:cs="Times New Roman"/>
          <w:noProof/>
          <w:lang w:val="en-US"/>
        </w:rPr>
        <w:t>]</w:t>
      </w:r>
      <w:r w:rsidRPr="00700F8E">
        <w:rPr>
          <w:rFonts w:ascii="Times New Roman" w:hAnsi="Times New Roman" w:cs="Times New Roman"/>
          <w:lang w:val="en-US"/>
        </w:rPr>
        <w:fldChar w:fldCharType="end"/>
      </w:r>
    </w:p>
    <w:p w:rsidR="00782F00" w:rsidRPr="00784DC7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  <w:lang w:val="de-AT"/>
        </w:rPr>
      </w:pPr>
      <w:r w:rsidRPr="00700F8E">
        <w:rPr>
          <w:rFonts w:ascii="Times New Roman" w:hAnsi="Times New Roman" w:cs="Times New Roman"/>
          <w:sz w:val="20"/>
          <w:szCs w:val="20"/>
        </w:rPr>
        <w:fldChar w:fldCharType="begin"/>
      </w:r>
      <w:r w:rsidRPr="00700F8E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700F8E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0" w:name="_ENREF_1"/>
      <w:r w:rsidRPr="00700F8E">
        <w:rPr>
          <w:rFonts w:ascii="Times New Roman" w:hAnsi="Times New Roman" w:cs="Times New Roman"/>
        </w:rPr>
        <w:t xml:space="preserve">1. Skov AR, Toubro S, Bulow J, Krabbe K, Parving HH, et al. (1999) Changes in renal function during weight loss induced by high vs low-protein low-fat diets in overweight subjects. </w:t>
      </w:r>
      <w:r w:rsidRPr="00784DC7">
        <w:rPr>
          <w:rFonts w:ascii="Times New Roman" w:hAnsi="Times New Roman" w:cs="Times New Roman"/>
          <w:lang w:val="de-AT"/>
        </w:rPr>
        <w:t>Int J Obes Relat Metab Disord 23: 1170-1177.</w:t>
      </w:r>
      <w:bookmarkEnd w:id="0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" w:name="_ENREF_2"/>
      <w:r w:rsidRPr="00784DC7">
        <w:rPr>
          <w:rFonts w:ascii="Times New Roman" w:hAnsi="Times New Roman" w:cs="Times New Roman"/>
          <w:lang w:val="de-AT"/>
        </w:rPr>
        <w:t xml:space="preserve">2. Jenkins DJ, Kendall CW, Vidgen E, Augustin LS, van Erk M, et al. </w:t>
      </w:r>
      <w:r w:rsidRPr="00700F8E">
        <w:rPr>
          <w:rFonts w:ascii="Times New Roman" w:hAnsi="Times New Roman" w:cs="Times New Roman"/>
        </w:rPr>
        <w:t>(2001) High-protein diets in hyperlipidemia: effect of wheat gluten on serum lipids, uric acid, and renal function. Am J Clin Nutr 74: 57-63.</w:t>
      </w:r>
      <w:bookmarkEnd w:id="1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" w:name="_ENREF_3"/>
      <w:r w:rsidRPr="00700F8E">
        <w:rPr>
          <w:rFonts w:ascii="Times New Roman" w:hAnsi="Times New Roman" w:cs="Times New Roman"/>
        </w:rPr>
        <w:t>3. Brinkworth GD, Buckley JD, Noakes M, Clifton PM (2010) Renal function following long-term weight loss in individuals with abdominal obesity on a very-low-carbohydrate diet vs high-carbohydrate diet. J Am Diet Assoc 110: 633-638.</w:t>
      </w:r>
      <w:bookmarkEnd w:id="2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3" w:name="_ENREF_4"/>
      <w:r w:rsidRPr="00700F8E">
        <w:rPr>
          <w:rFonts w:ascii="Times New Roman" w:hAnsi="Times New Roman" w:cs="Times New Roman"/>
        </w:rPr>
        <w:t>4. Ferrara LA, Innelli P, Palmieri V, Limauro S, De Luca G, et al. (2006) Effects of different dietary protein intakes on body composition and vascular reactivity. Eur J Clin Nutr 60: 643-649.</w:t>
      </w:r>
      <w:bookmarkEnd w:id="3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4" w:name="_ENREF_5"/>
      <w:r w:rsidRPr="00700F8E">
        <w:rPr>
          <w:rFonts w:ascii="Times New Roman" w:hAnsi="Times New Roman" w:cs="Times New Roman"/>
        </w:rPr>
        <w:t>5. Wagner EA, Falciglia GA, Amlal H, Levin L, Soleimani M (2007) Short-term exposure to a high-protein diet differentially affects glomerular filtration rate but not Acid-base balance in older compared to younger adults. J Am Diet Assoc 107: 1404-1408.</w:t>
      </w:r>
      <w:bookmarkEnd w:id="4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5" w:name="_ENREF_6"/>
      <w:r w:rsidRPr="00700F8E">
        <w:rPr>
          <w:rFonts w:ascii="Times New Roman" w:hAnsi="Times New Roman" w:cs="Times New Roman"/>
        </w:rPr>
        <w:t>6. Leidy HJ, Carnell NS, Mattes RD, Campbell WW (2007) Higher protein intake preserves lean mass and satiety with weight loss in pre-obese and obese women. Obesity (Silver Spring) 15: 421-429.</w:t>
      </w:r>
      <w:bookmarkEnd w:id="5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6" w:name="_ENREF_7"/>
      <w:r w:rsidRPr="00700F8E">
        <w:rPr>
          <w:rFonts w:ascii="Times New Roman" w:hAnsi="Times New Roman" w:cs="Times New Roman"/>
        </w:rPr>
        <w:t>7. Stern L, Iqbal N, Seshadri P, Chicano KL, Daily DA, et al. (2004) The effects of low-carbohydrate versus conventional weight loss diets in severely obese adults: one-year follow-up of a randomized trial. Ann Intern Med 140: 778-785.</w:t>
      </w:r>
      <w:bookmarkEnd w:id="6"/>
    </w:p>
    <w:p w:rsidR="00782F00" w:rsidRPr="00784DC7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  <w:lang w:val="de-AT"/>
        </w:rPr>
      </w:pPr>
      <w:bookmarkStart w:id="7" w:name="_ENREF_8"/>
      <w:r w:rsidRPr="00700F8E">
        <w:rPr>
          <w:rFonts w:ascii="Times New Roman" w:hAnsi="Times New Roman" w:cs="Times New Roman"/>
        </w:rPr>
        <w:t xml:space="preserve">8. Brinkworth GD, Noakes M, Keogh JB, Luscombe ND, Wittert GA, et al. (2004) Long-term effects of a high-protein, low-carbohydrate diet on weight control and cardiovascular risk markers in obese hyperinsulinemic subjects. </w:t>
      </w:r>
      <w:r w:rsidRPr="00784DC7">
        <w:rPr>
          <w:rFonts w:ascii="Times New Roman" w:hAnsi="Times New Roman" w:cs="Times New Roman"/>
          <w:lang w:val="de-AT"/>
        </w:rPr>
        <w:t>Int J Obes Relat Metab Disord 28: 661-670.</w:t>
      </w:r>
      <w:bookmarkEnd w:id="7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8" w:name="_ENREF_9"/>
      <w:r w:rsidRPr="00784DC7">
        <w:rPr>
          <w:rFonts w:ascii="Times New Roman" w:hAnsi="Times New Roman" w:cs="Times New Roman"/>
          <w:lang w:val="de-AT"/>
        </w:rPr>
        <w:t xml:space="preserve">9. Friedman AN, Ogden LG, Foster GD, Klein S, Stein R, et al. </w:t>
      </w:r>
      <w:r w:rsidRPr="00700F8E">
        <w:rPr>
          <w:rFonts w:ascii="Times New Roman" w:hAnsi="Times New Roman" w:cs="Times New Roman"/>
        </w:rPr>
        <w:t>(2012) Comparative effects of low-carbohydrate high-protein versus low-fat diets on the kidney. Clin J Am Soc Nephrol 7: 1103-1111.</w:t>
      </w:r>
      <w:bookmarkEnd w:id="8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9" w:name="_ENREF_10"/>
      <w:r w:rsidRPr="00700F8E">
        <w:rPr>
          <w:rFonts w:ascii="Times New Roman" w:hAnsi="Times New Roman" w:cs="Times New Roman"/>
        </w:rPr>
        <w:t>10. Gross JL, Zelmanovitz T, Moulin CC, De Mello V, Perassolo M, et al. (2002) Effect of a chicken-based diet on renal function and lipid profile in patients with type 2 diabetes: a randomized crossover trial. Diabetes Care 25: 645-651.</w:t>
      </w:r>
      <w:bookmarkEnd w:id="9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0" w:name="_ENREF_11"/>
      <w:r w:rsidRPr="00700F8E">
        <w:rPr>
          <w:rFonts w:ascii="Times New Roman" w:hAnsi="Times New Roman" w:cs="Times New Roman"/>
        </w:rPr>
        <w:t>11. Krebs JD, Elley CR, Parry-Strong A, Lunt H, Drury PL, et al. (2012) The Diabetes Excess Weight Loss (DEWL) Trial: a randomised controlled trial of high-protein versus high-carbohydrate diets over 2 years in type 2 diabetes. Diabetologia 55: 905-914.</w:t>
      </w:r>
      <w:bookmarkEnd w:id="10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1" w:name="_ENREF_12"/>
      <w:r w:rsidRPr="00700F8E">
        <w:rPr>
          <w:rFonts w:ascii="Times New Roman" w:hAnsi="Times New Roman" w:cs="Times New Roman"/>
        </w:rPr>
        <w:t>12. Larsen RN, Mann NJ, Maclean E, Shaw JE (2011) The effect of high-protein, low-carbohydrate diets in the treatment of type 2 diabetes: a 12 month randomised controlled trial. Diabetologia 54: 731-740.</w:t>
      </w:r>
      <w:bookmarkEnd w:id="11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2" w:name="_ENREF_13"/>
      <w:r w:rsidRPr="00700F8E">
        <w:rPr>
          <w:rFonts w:ascii="Times New Roman" w:hAnsi="Times New Roman" w:cs="Times New Roman"/>
        </w:rPr>
        <w:t>13. Cao JJ, Johnson LK, Hunt JR (2011) A diet high in meat protein and potential renal acid load increases fractional calcium absorption and urinary calcium excretion without affecting markers of bone resorption or formation in postmenopausal women. J Nutr 141: 391-397.</w:t>
      </w:r>
      <w:bookmarkEnd w:id="12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3" w:name="_ENREF_14"/>
      <w:r w:rsidRPr="00700F8E">
        <w:rPr>
          <w:rFonts w:ascii="Times New Roman" w:hAnsi="Times New Roman" w:cs="Times New Roman"/>
        </w:rPr>
        <w:t>14. Luscombe-Marsh ND, Noakes M, Wittert GA, Keogh JB, Foster P, et al. (2005) Carbohydrate-restricted diets high in either monounsaturated fat or protein are equally effective at promoting fat loss and improving blood lipids. Am J Clin Nutr 81: 762-772.</w:t>
      </w:r>
      <w:bookmarkEnd w:id="13"/>
    </w:p>
    <w:p w:rsidR="00782F00" w:rsidRPr="00784DC7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  <w:lang w:val="de-AT"/>
        </w:rPr>
      </w:pPr>
      <w:bookmarkStart w:id="14" w:name="_ENREF_15"/>
      <w:r w:rsidRPr="00700F8E">
        <w:rPr>
          <w:rFonts w:ascii="Times New Roman" w:hAnsi="Times New Roman" w:cs="Times New Roman"/>
        </w:rPr>
        <w:t xml:space="preserve">15. Noakes M, Keogh JB, Foster PR, Clifton PM (2005) Effect of an energy-restricted, high-protein, low-fat diet relative to a conventional high-carbohydrate, low-fat diet on weight loss, body composition, nutritional status, and markers of cardiovascular health in obese women. </w:t>
      </w:r>
      <w:r w:rsidRPr="00784DC7">
        <w:rPr>
          <w:rFonts w:ascii="Times New Roman" w:hAnsi="Times New Roman" w:cs="Times New Roman"/>
          <w:lang w:val="de-AT"/>
        </w:rPr>
        <w:t>Am J Clin Nutr 81: 1298-1306.</w:t>
      </w:r>
      <w:bookmarkEnd w:id="14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5" w:name="_ENREF_16"/>
      <w:r w:rsidRPr="00784DC7">
        <w:rPr>
          <w:rFonts w:ascii="Times New Roman" w:hAnsi="Times New Roman" w:cs="Times New Roman"/>
          <w:lang w:val="de-AT"/>
        </w:rPr>
        <w:t xml:space="preserve">16. Li Z, Treyzon L, Chen S, Yan E, Thames G, et al. </w:t>
      </w:r>
      <w:r w:rsidRPr="00700F8E">
        <w:rPr>
          <w:rFonts w:ascii="Times New Roman" w:hAnsi="Times New Roman" w:cs="Times New Roman"/>
        </w:rPr>
        <w:t>(2010) Protein-enriched meal replacements do not adversely affect liver, kidney or bone density: an outpatient randomized controlled trial. Nutr J 9: 72.</w:t>
      </w:r>
      <w:bookmarkEnd w:id="15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6" w:name="_ENREF_17"/>
      <w:r w:rsidRPr="00700F8E">
        <w:rPr>
          <w:rFonts w:ascii="Times New Roman" w:hAnsi="Times New Roman" w:cs="Times New Roman"/>
        </w:rPr>
        <w:lastRenderedPageBreak/>
        <w:t>17. Velazquez Lopez L, Sil Acosta MJ, Goycochea Robles MV, Torres Tamayo M, Castaneda Limones R (2008) Effect of protein restriction diet on renal function and metabolic control in patients with type 2 diabetes: a randomized clinical trial. Nutr Hosp 23: 141-147.</w:t>
      </w:r>
      <w:bookmarkEnd w:id="16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7" w:name="_ENREF_18"/>
      <w:r w:rsidRPr="00700F8E">
        <w:rPr>
          <w:rFonts w:ascii="Times New Roman" w:hAnsi="Times New Roman" w:cs="Times New Roman"/>
        </w:rPr>
        <w:t>18. Westman EC, Yancy WS, Jr., Mavropoulos JC, Marquart M, McDuffie JR (2008) The effect of a low-carbohydrate, ketogenic diet versus a low-glycemic index diet on glycemic control in type 2 diabetes mellitus. Nutr Metab (Lond) 5: 36.</w:t>
      </w:r>
      <w:bookmarkEnd w:id="17"/>
    </w:p>
    <w:p w:rsidR="00782F00" w:rsidRPr="00784DC7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  <w:lang w:val="de-AT"/>
        </w:rPr>
      </w:pPr>
      <w:bookmarkStart w:id="18" w:name="_ENREF_19"/>
      <w:r w:rsidRPr="00700F8E">
        <w:rPr>
          <w:rFonts w:ascii="Times New Roman" w:hAnsi="Times New Roman" w:cs="Times New Roman"/>
        </w:rPr>
        <w:t xml:space="preserve">19. Sargrad KR, Homko C, Mozzoli M, Boden G (2005) Effect of high protein vs high carbohydrate intake on insulin sensitivity, body weight, hemoglobin A1c, and blood pressure in patients with type 2 diabetes mellitus. </w:t>
      </w:r>
      <w:r w:rsidRPr="00784DC7">
        <w:rPr>
          <w:rFonts w:ascii="Times New Roman" w:hAnsi="Times New Roman" w:cs="Times New Roman"/>
          <w:lang w:val="de-AT"/>
        </w:rPr>
        <w:t>J Am Diet Assoc 105: 573-580.</w:t>
      </w:r>
      <w:bookmarkEnd w:id="18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9" w:name="_ENREF_20"/>
      <w:r w:rsidRPr="00784DC7">
        <w:rPr>
          <w:rFonts w:ascii="Times New Roman" w:hAnsi="Times New Roman" w:cs="Times New Roman"/>
          <w:lang w:val="de-AT"/>
        </w:rPr>
        <w:t xml:space="preserve">20. Liu X, Zhang G, Ye X, Li H, Chen X, et al. </w:t>
      </w:r>
      <w:r w:rsidRPr="00700F8E">
        <w:rPr>
          <w:rFonts w:ascii="Times New Roman" w:hAnsi="Times New Roman" w:cs="Times New Roman"/>
        </w:rPr>
        <w:t>(2013) Effects of a low-carbohydrate diet on weight loss and cardiometabolic profile in Chinese women: a randomised controlled feeding trial. Br J Nutr: 1-10.</w:t>
      </w:r>
      <w:bookmarkEnd w:id="19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0" w:name="_ENREF_21"/>
      <w:r w:rsidRPr="00700F8E">
        <w:rPr>
          <w:rFonts w:ascii="Times New Roman" w:hAnsi="Times New Roman" w:cs="Times New Roman"/>
        </w:rPr>
        <w:t>21. Nuttall FQ, Gannon MC, Saeed A, Jordan K, Hoover H (2003) The metabolic response of subjects with type 2 diabetes to a high-protein, weight-maintenance diet. J Clin Endocrinol Metab 88: 3577-3583.</w:t>
      </w:r>
      <w:bookmarkEnd w:id="20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1" w:name="_ENREF_22"/>
      <w:r w:rsidRPr="00700F8E">
        <w:rPr>
          <w:rFonts w:ascii="Times New Roman" w:hAnsi="Times New Roman" w:cs="Times New Roman"/>
        </w:rPr>
        <w:t>22. Roughead ZK, Johnson LK, Lykken GI, Hunt JR (2003) Controlled high meat diets do not affect calcium retention or indices of bone status in healthy postmenopausal women. J Nutr 133: 1020-1026.</w:t>
      </w:r>
      <w:bookmarkEnd w:id="21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2" w:name="_ENREF_23"/>
      <w:r w:rsidRPr="00700F8E">
        <w:rPr>
          <w:rFonts w:ascii="Times New Roman" w:hAnsi="Times New Roman" w:cs="Times New Roman"/>
        </w:rPr>
        <w:t>23. Johnston CS, Tjonn SL, Swan PD (2004) High-protein, low-fat diets are effective for weight loss and favorably alter biomarkers in healthy adults. J Nutr 134: 586-591.</w:t>
      </w:r>
      <w:bookmarkEnd w:id="22"/>
    </w:p>
    <w:p w:rsidR="00782F00" w:rsidRPr="00784DC7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  <w:lang w:val="de-AT"/>
        </w:rPr>
      </w:pPr>
      <w:bookmarkStart w:id="23" w:name="_ENREF_24"/>
      <w:r w:rsidRPr="00700F8E">
        <w:rPr>
          <w:rFonts w:ascii="Times New Roman" w:hAnsi="Times New Roman" w:cs="Times New Roman"/>
        </w:rPr>
        <w:t xml:space="preserve">24. Pomerleau J, Verdy M, Garrel DR, Nadeau MH (1993) Effect of protein intake on glycaemic control and renal function in type 2 (non-insulin-dependent) diabetes mellitus. </w:t>
      </w:r>
      <w:r w:rsidRPr="00784DC7">
        <w:rPr>
          <w:rFonts w:ascii="Times New Roman" w:hAnsi="Times New Roman" w:cs="Times New Roman"/>
          <w:lang w:val="de-AT"/>
        </w:rPr>
        <w:t>Diabetologia 36: 829-834.</w:t>
      </w:r>
      <w:bookmarkEnd w:id="23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4" w:name="_ENREF_25"/>
      <w:r w:rsidRPr="00784DC7">
        <w:rPr>
          <w:rFonts w:ascii="Times New Roman" w:hAnsi="Times New Roman" w:cs="Times New Roman"/>
          <w:lang w:val="de-AT"/>
        </w:rPr>
        <w:t xml:space="preserve">25. Frank H, Graf J, Amann-Gassner U, Bratke R, Daniel H, et al. </w:t>
      </w:r>
      <w:r w:rsidRPr="00700F8E">
        <w:rPr>
          <w:rFonts w:ascii="Times New Roman" w:hAnsi="Times New Roman" w:cs="Times New Roman"/>
        </w:rPr>
        <w:t>(2009) Effect of short-term high-protein compared with normal-protein diets on renal hemodynamics and associated variables in healthy young men. Am J Clin Nutr 90: 1509-1516.</w:t>
      </w:r>
      <w:bookmarkEnd w:id="24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5" w:name="_ENREF_26"/>
      <w:r w:rsidRPr="00700F8E">
        <w:rPr>
          <w:rFonts w:ascii="Times New Roman" w:hAnsi="Times New Roman" w:cs="Times New Roman"/>
        </w:rPr>
        <w:t>26. Wycherley TP BG, Clifton PM, Noakes M (2012) Comparison of the effects of 52 weeks weight loss with either a high-protein or high-carbohydrate diet on body composition and cardiometabolic risk factors in overweight and obese males. Nutrition and Diabetes 2.</w:t>
      </w:r>
      <w:bookmarkEnd w:id="25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6" w:name="_ENREF_27"/>
      <w:r w:rsidRPr="00700F8E">
        <w:rPr>
          <w:rFonts w:ascii="Times New Roman" w:hAnsi="Times New Roman" w:cs="Times New Roman"/>
        </w:rPr>
        <w:t>27. Nuttall FQ, Gannon MC (2006) The metabolic response to a high-protein, low-carbohydrate diet in men with type 2 diabetes mellitus. Metabolism 55: 243-251.</w:t>
      </w:r>
      <w:bookmarkEnd w:id="26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7" w:name="_ENREF_28"/>
      <w:r w:rsidRPr="00700F8E">
        <w:rPr>
          <w:rFonts w:ascii="Times New Roman" w:hAnsi="Times New Roman" w:cs="Times New Roman"/>
        </w:rPr>
        <w:t>28. Gannon MC, Nuttall FQ, Saeed A, Jordan K, Hoover H (2003) An increase in dietary protein improves the blood glucose response in persons with type 2 diabetes. Am J Clin Nutr 78: 734-741.</w:t>
      </w:r>
      <w:bookmarkEnd w:id="27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8" w:name="_ENREF_29"/>
      <w:r w:rsidRPr="00700F8E">
        <w:rPr>
          <w:rFonts w:ascii="Times New Roman" w:hAnsi="Times New Roman" w:cs="Times New Roman"/>
        </w:rPr>
        <w:t>29. Yancy WS, Jr., Olsen MK, Dudley T, Westman EC (2007) Acid-base analysis of individuals following two weight loss diets. Eur J Clin Nutr 61: 1416-1422.</w:t>
      </w:r>
      <w:bookmarkEnd w:id="28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9" w:name="_ENREF_30"/>
      <w:r w:rsidRPr="00700F8E">
        <w:rPr>
          <w:rFonts w:ascii="Times New Roman" w:hAnsi="Times New Roman" w:cs="Times New Roman"/>
        </w:rPr>
        <w:t>30. Luger M, Holstein B, Schindler K, Kruschitz R, Ludvik B (2013) Feasibility and efficacy of an isocaloric high-protein vs. standard diet on insulin requirement, body weight and metabolic parameters in patients with type 2 diabetes on insulin therapy. Exp Clin Endocrinol Diabetes 121: 286-294.</w:t>
      </w:r>
      <w:bookmarkEnd w:id="29"/>
    </w:p>
    <w:p w:rsidR="00782F00" w:rsidRPr="00700F8E" w:rsidRDefault="00782F00" w:rsidP="00782F00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30" w:name="_ENREF_31"/>
      <w:r w:rsidRPr="00700F8E">
        <w:rPr>
          <w:rFonts w:ascii="Times New Roman" w:hAnsi="Times New Roman" w:cs="Times New Roman"/>
        </w:rPr>
        <w:t>31. Jesudason DR, Pedersen E, Clifton PM (2013) Weight-loss diets in people with type 2 diabetes and renal disease: a randomized controlled trial of the effect of different dietary protein amounts. Am J Clin Nutr 98: 494-501.</w:t>
      </w:r>
      <w:bookmarkEnd w:id="30"/>
    </w:p>
    <w:p w:rsidR="00782F00" w:rsidRPr="00700F8E" w:rsidRDefault="00782F00" w:rsidP="00782F00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1" w:name="_ENREF_32"/>
      <w:r w:rsidRPr="00700F8E">
        <w:rPr>
          <w:rFonts w:ascii="Times New Roman" w:hAnsi="Times New Roman" w:cs="Times New Roman"/>
        </w:rPr>
        <w:t>32. Juraschek SP, Appel LJ, Anderson CA, Miller ER, 3rd (2013) Effect of a high-protein diet on kidney function in healthy adults: results from the OmniHeart trial. Am J Kidney Dis 61: 547-554.</w:t>
      </w:r>
      <w:bookmarkEnd w:id="31"/>
    </w:p>
    <w:p w:rsidR="000945FB" w:rsidRDefault="00782F00" w:rsidP="00782F00">
      <w:r w:rsidRPr="00700F8E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bookmarkStart w:id="32" w:name="_GoBack"/>
      <w:bookmarkEnd w:id="32"/>
    </w:p>
    <w:sectPr w:rsidR="000945FB" w:rsidSect="002E4147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6"/>
  <w:proofState w:spelling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82F00"/>
    <w:rsid w:val="000945FB"/>
    <w:rsid w:val="002E4147"/>
    <w:rsid w:val="00782F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738B2DD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782F00"/>
    <w:pPr>
      <w:spacing w:after="200" w:line="276" w:lineRule="auto"/>
    </w:pPr>
    <w:rPr>
      <w:rFonts w:eastAsiaTheme="minorHAnsi"/>
      <w:sz w:val="22"/>
      <w:szCs w:val="22"/>
      <w:lang w:val="de-AT" w:eastAsia="en-US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">
    <w:name w:val="EndNote Bibliography"/>
    <w:basedOn w:val="Standard"/>
    <w:link w:val="EndNoteBibliographyZchn"/>
    <w:rsid w:val="00782F0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standardschriftart"/>
    <w:link w:val="EndNoteBibliography"/>
    <w:rsid w:val="00782F00"/>
    <w:rPr>
      <w:rFonts w:ascii="Calibri" w:eastAsiaTheme="minorHAnsi" w:hAnsi="Calibri"/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782F00"/>
    <w:pPr>
      <w:spacing w:after="200" w:line="276" w:lineRule="auto"/>
    </w:pPr>
    <w:rPr>
      <w:rFonts w:eastAsiaTheme="minorHAnsi"/>
      <w:sz w:val="22"/>
      <w:szCs w:val="22"/>
      <w:lang w:val="de-AT" w:eastAsia="en-US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">
    <w:name w:val="EndNote Bibliography"/>
    <w:basedOn w:val="Standard"/>
    <w:link w:val="EndNoteBibliographyZchn"/>
    <w:rsid w:val="00782F0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standardschriftart"/>
    <w:link w:val="EndNoteBibliography"/>
    <w:rsid w:val="00782F00"/>
    <w:rPr>
      <w:rFonts w:ascii="Calibri" w:eastAsiaTheme="minorHAnsi" w:hAnsi="Calibri"/>
      <w:noProof/>
      <w:sz w:val="22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08</Words>
  <Characters>6355</Characters>
  <Application>Microsoft Macintosh Word</Application>
  <DocSecurity>0</DocSecurity>
  <Lines>52</Lines>
  <Paragraphs>14</Paragraphs>
  <ScaleCrop>false</ScaleCrop>
  <Company/>
  <LinksUpToDate>false</LinksUpToDate>
  <CharactersWithSpaces>73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kas Schwingshackl</dc:creator>
  <cp:keywords/>
  <dc:description/>
  <cp:lastModifiedBy>Lukas Schwingshackl</cp:lastModifiedBy>
  <cp:revision>1</cp:revision>
  <dcterms:created xsi:type="dcterms:W3CDTF">2014-04-25T09:21:00Z</dcterms:created>
  <dcterms:modified xsi:type="dcterms:W3CDTF">2014-04-25T09:21:00Z</dcterms:modified>
</cp:coreProperties>
</file>